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558AE954"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B254A5">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09CB7C54" w14:textId="475E7E80" w:rsidR="00A256F0" w:rsidRDefault="00A256F0" w:rsidP="00A256F0">
      <w:pPr>
        <w:jc w:val="center"/>
      </w:pPr>
      <w:r>
        <w:rPr>
          <w:noProof/>
        </w:rPr>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0E334009" w:rsidR="007E0A64" w:rsidRDefault="00A256F0" w:rsidP="007E0A64">
      <w:pPr>
        <w:jc w:val="both"/>
      </w:pPr>
      <w:r>
        <w:t xml:space="preserve">Fig.1 – O HPA e a importância para o ciclo do stress. O hipotálamo, uma vez estimulado, produz a </w:t>
      </w:r>
      <w:r w:rsidRPr="00A256F0">
        <w:t>hormona libertadora da corticotro</w:t>
      </w:r>
      <w:r w:rsidR="009B0524">
        <w:t>f</w:t>
      </w:r>
      <w:r w:rsidRPr="00A256F0">
        <w:t>ina</w:t>
      </w:r>
      <w:r w:rsidRPr="00A256F0">
        <w:t xml:space="preserve"> </w:t>
      </w:r>
      <w:r w:rsidR="009B0524">
        <w:t xml:space="preserve">(CRH) nos seus neurónios e </w:t>
      </w:r>
      <w:r>
        <w:t>liberta</w:t>
      </w:r>
      <w:r w:rsidR="009B0524">
        <w:t xml:space="preserve">-a, sendo encaminhada para a hipófise para produzir a hormona </w:t>
      </w:r>
      <w:proofErr w:type="spellStart"/>
      <w:r w:rsidR="009B0524">
        <w:t>adenocorticotrófica</w:t>
      </w:r>
      <w:proofErr w:type="spellEnd"/>
      <w:r w:rsidR="009B0524">
        <w:t xml:space="preserve"> (ACTH). Esta substância é, posteriormente, encaminhada para o sangue com a intenção de chegar às glândulas suprarrenais, onde é estimulada a produção de cortisol. </w:t>
      </w:r>
      <w:r w:rsidR="00FE26DA">
        <w:t xml:space="preserve">Atente-se à presença na figura de “sentidos proibidos”, que representam os mecanismos de feedback negativo tanto do ACTH como do cortisol </w:t>
      </w:r>
      <w:r w:rsidR="007E0A64">
        <w:t>–</w:t>
      </w:r>
      <w:r w:rsidR="00FE26DA">
        <w:t xml:space="preserve"> </w:t>
      </w:r>
      <w:r w:rsidR="007E0A64">
        <w:t>isto é, o ACTH retroalimenta negativamente o sistema, inibindo a produção de CRH, e o cortisol, que também o afeta negativamente, reduz a produção das hormonas de ACTH e CRH.</w:t>
      </w:r>
    </w:p>
    <w:p w14:paraId="408EF84F" w14:textId="77777777" w:rsidR="007E0A64" w:rsidRDefault="007E0A64" w:rsidP="007E0A64">
      <w:pPr>
        <w:jc w:val="both"/>
      </w:pPr>
    </w:p>
    <w:p w14:paraId="2B43AD60" w14:textId="0863A496" w:rsidR="00616919" w:rsidRDefault="00616919">
      <w:r>
        <w:t>- Stress e depressão</w:t>
      </w:r>
    </w:p>
    <w:p w14:paraId="395E97F8" w14:textId="77777777" w:rsidR="00F34D68" w:rsidRDefault="00F34D68"/>
    <w:p w14:paraId="56A8B76F" w14:textId="0796308F" w:rsidR="00F34D68" w:rsidRDefault="00F34D68">
      <w:r>
        <w:t xml:space="preserve"> </w:t>
      </w:r>
    </w:p>
    <w:sectPr w:rsidR="00F34D6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4FD7E" w14:textId="77777777" w:rsidR="00AF486D" w:rsidRDefault="00AF486D" w:rsidP="00201762">
      <w:pPr>
        <w:spacing w:after="0" w:line="240" w:lineRule="auto"/>
      </w:pPr>
      <w:r>
        <w:separator/>
      </w:r>
    </w:p>
  </w:endnote>
  <w:endnote w:type="continuationSeparator" w:id="0">
    <w:p w14:paraId="668CAE68" w14:textId="77777777" w:rsidR="00AF486D" w:rsidRDefault="00AF486D"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D1823" w14:textId="77777777" w:rsidR="00AF486D" w:rsidRDefault="00AF486D" w:rsidP="00201762">
      <w:pPr>
        <w:spacing w:after="0" w:line="240" w:lineRule="auto"/>
      </w:pPr>
      <w:r>
        <w:separator/>
      </w:r>
    </w:p>
  </w:footnote>
  <w:footnote w:type="continuationSeparator" w:id="0">
    <w:p w14:paraId="3A9CD2A5" w14:textId="77777777" w:rsidR="00AF486D" w:rsidRDefault="00AF486D"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201762"/>
    <w:rsid w:val="002F31BE"/>
    <w:rsid w:val="003377C7"/>
    <w:rsid w:val="00616919"/>
    <w:rsid w:val="007D2862"/>
    <w:rsid w:val="007E0A64"/>
    <w:rsid w:val="008E17AB"/>
    <w:rsid w:val="009B0524"/>
    <w:rsid w:val="00A256F0"/>
    <w:rsid w:val="00A57BFD"/>
    <w:rsid w:val="00AF486D"/>
    <w:rsid w:val="00B254A5"/>
    <w:rsid w:val="00C075EA"/>
    <w:rsid w:val="00F34D68"/>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2</Pages>
  <Words>2396</Words>
  <Characters>13660</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cp:revision>
  <dcterms:created xsi:type="dcterms:W3CDTF">2023-10-01T16:58:00Z</dcterms:created>
  <dcterms:modified xsi:type="dcterms:W3CDTF">2023-10-02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